
<file path=[Content_Types].xml><?xml version="1.0" encoding="utf-8"?>
<Types xmlns="http://schemas.openxmlformats.org/package/2006/content-types"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theme/theme1.xml" ContentType="application/vnd.openxmlformats-officedocument.theme+xml"/>
  <Default Extension="jpeg" ContentType="image/jpeg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33C4A" w:rsidRDefault="00333C4A">
      <w:r>
        <w:t>Further Reading</w:t>
      </w:r>
    </w:p>
    <w:p w:rsidR="00333C4A" w:rsidRDefault="00333C4A"/>
    <w:p w:rsidR="00333C4A" w:rsidRDefault="00333C4A">
      <w:r>
        <w:fldChar w:fldCharType="begin">
          <w:fldData xml:space="preserve">PEVuZE5vdGU+PENpdGU+PEF1dGhvcj5adXNuZTwvQXV0aG9yPjxZZWFyPjE5ODQ8L1llYXI+PFJl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==
</w:fldData>
        </w:fldChar>
      </w:r>
      <w:r w:rsidR="00CC3CDE">
        <w:instrText xml:space="preserve"> ADDIN EN.CITE </w:instrText>
      </w:r>
      <w:r w:rsidR="00CC3CDE">
        <w:fldChar w:fldCharType="begin">
          <w:fldData xml:space="preserve">PEVuZE5vdGU+PENpdGU+PEF1dGhvcj5adXNuZTwvQXV0aG9yPjxZZWFyPjE5ODQ8L1llYXI+PFJl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==
</w:fldData>
        </w:fldChar>
      </w:r>
      <w:r w:rsidR="00CC3CDE">
        <w:instrText xml:space="preserve"> ADDIN EN.CITE.DATA </w:instrText>
      </w:r>
      <w:r w:rsidR="00CC3CDE">
        <w:fldChar w:fldCharType="end"/>
      </w:r>
      <w:r>
        <w:fldChar w:fldCharType="separate"/>
      </w:r>
      <w:r>
        <w:rPr>
          <w:noProof/>
        </w:rPr>
        <w:t>(Spitzer and Endicott 1978; Spitzer 1981; Spitzer and American Psychiatric Association. 1981; Bayer and Spitzer 1982; Zusne 1984; Nicolosi 1991; Nicolosi 1993; Sheehy, Chapman et al. 1997; Moor 2002; Scasta 2002; Drescher and Merlino 2007; Fryer 2008)</w:t>
      </w:r>
      <w:r>
        <w:fldChar w:fldCharType="end"/>
      </w:r>
    </w:p>
    <w:p w:rsidR="00333C4A" w:rsidRDefault="00333C4A"/>
    <w:p w:rsidR="00CC3CDE" w:rsidRPr="00CC3CDE" w:rsidRDefault="00333C4A" w:rsidP="00CC3CDE">
      <w:pPr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C3CDE" w:rsidRPr="00CC3CDE">
        <w:rPr>
          <w:rFonts w:ascii="Cambria" w:hAnsi="Cambria"/>
          <w:noProof/>
        </w:rPr>
        <w:t xml:space="preserve">Bayer, R. and R. Spitzer (1982). "Edited Correspondence on the status of homosexuality in DSM-III." </w:t>
      </w:r>
      <w:r w:rsidR="00CC3CDE" w:rsidRPr="00CC3CDE">
        <w:rPr>
          <w:rFonts w:ascii="Cambria" w:hAnsi="Cambria"/>
          <w:noProof/>
          <w:u w:val="single"/>
        </w:rPr>
        <w:t>Journal of the History of Behavioral Sciences</w:t>
      </w:r>
      <w:r w:rsidR="00CC3CDE" w:rsidRPr="00CC3CDE">
        <w:rPr>
          <w:rFonts w:ascii="Cambria" w:hAnsi="Cambria"/>
          <w:noProof/>
        </w:rPr>
        <w:t xml:space="preserve"> </w:t>
      </w:r>
      <w:r w:rsidR="00CC3CDE" w:rsidRPr="00CC3CDE">
        <w:rPr>
          <w:rFonts w:ascii="Cambria" w:hAnsi="Cambria"/>
          <w:b/>
          <w:noProof/>
        </w:rPr>
        <w:t>18</w:t>
      </w:r>
      <w:r w:rsidR="00CC3CDE" w:rsidRPr="00CC3CDE">
        <w:rPr>
          <w:rFonts w:ascii="Cambria" w:hAnsi="Cambria"/>
          <w:noProof/>
        </w:rPr>
        <w:t>(1): 32-52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Bieber, I. (1962). </w:t>
      </w:r>
      <w:r w:rsidRPr="00CC3CDE">
        <w:rPr>
          <w:rFonts w:ascii="Cambria" w:hAnsi="Cambria"/>
          <w:noProof/>
          <w:u w:val="single"/>
        </w:rPr>
        <w:t>Homosexuality: A Psychoanalytic Study</w:t>
      </w:r>
      <w:r w:rsidRPr="00CC3CDE">
        <w:rPr>
          <w:rFonts w:ascii="Cambria" w:hAnsi="Cambria"/>
          <w:noProof/>
        </w:rPr>
        <w:t>. New York, Basic Books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Drescher, J. and J. P. Merlino (2007). </w:t>
      </w:r>
      <w:r w:rsidRPr="00CC3CDE">
        <w:rPr>
          <w:rFonts w:ascii="Cambria" w:hAnsi="Cambria"/>
          <w:noProof/>
          <w:u w:val="single"/>
        </w:rPr>
        <w:t>American psychiatry and homosexuality : an oral history</w:t>
      </w:r>
      <w:r w:rsidRPr="00CC3CDE">
        <w:rPr>
          <w:rFonts w:ascii="Cambria" w:hAnsi="Cambria"/>
          <w:noProof/>
        </w:rPr>
        <w:t>. New York, Harrington Park Press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Fryer, J. (2008). "Dr. Anonymous Speech." Retrieved 10/6/2008, 2008, from </w:t>
      </w:r>
      <w:hyperlink r:id="rId4" w:history="1">
        <w:r w:rsidRPr="00CC3CDE">
          <w:rPr>
            <w:rStyle w:val="Hyperlink"/>
            <w:rFonts w:ascii="Cambria" w:hAnsi="Cambria"/>
            <w:noProof/>
          </w:rPr>
          <w:t>http://www.oism.info/en/society/social_control/dr_anonymous_apa_speech_1972.htm</w:t>
        </w:r>
      </w:hyperlink>
      <w:r w:rsidRPr="00CC3CDE">
        <w:rPr>
          <w:rFonts w:ascii="Cambria" w:hAnsi="Cambria"/>
          <w:noProof/>
        </w:rPr>
        <w:t>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Moor, P. (2002). "The View from Irving Bieber's Couch: 'Heads I Win, Tails You Lose'." </w:t>
      </w:r>
      <w:r w:rsidRPr="00CC3CDE">
        <w:rPr>
          <w:rFonts w:ascii="Cambria" w:hAnsi="Cambria"/>
          <w:noProof/>
          <w:u w:val="single"/>
        </w:rPr>
        <w:t>Journal of Gay &amp; Lesbian Psychotherapy</w:t>
      </w:r>
      <w:r w:rsidRPr="00CC3CDE">
        <w:rPr>
          <w:rFonts w:ascii="Cambria" w:hAnsi="Cambria"/>
          <w:noProof/>
        </w:rPr>
        <w:t xml:space="preserve"> </w:t>
      </w:r>
      <w:r w:rsidRPr="00CC3CDE">
        <w:rPr>
          <w:rFonts w:ascii="Cambria" w:hAnsi="Cambria"/>
          <w:b/>
          <w:noProof/>
        </w:rPr>
        <w:t>5</w:t>
      </w:r>
      <w:r w:rsidRPr="00CC3CDE">
        <w:rPr>
          <w:rFonts w:ascii="Cambria" w:hAnsi="Cambria"/>
          <w:noProof/>
        </w:rPr>
        <w:t>(3/4): 25-36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Nicolosi, J. (1991). </w:t>
      </w:r>
      <w:r w:rsidRPr="00CC3CDE">
        <w:rPr>
          <w:rFonts w:ascii="Cambria" w:hAnsi="Cambria"/>
          <w:noProof/>
          <w:u w:val="single"/>
        </w:rPr>
        <w:t>Reparative Theraphy of Male Homosexuality</w:t>
      </w:r>
      <w:r w:rsidRPr="00CC3CDE">
        <w:rPr>
          <w:rFonts w:ascii="Cambria" w:hAnsi="Cambria"/>
          <w:noProof/>
        </w:rPr>
        <w:t>. Jason Aronson, Inc., , Northvale, New Jersey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Nicolosi, J. (1993). </w:t>
      </w:r>
      <w:r w:rsidRPr="00CC3CDE">
        <w:rPr>
          <w:rFonts w:ascii="Cambria" w:hAnsi="Cambria"/>
          <w:noProof/>
          <w:u w:val="single"/>
        </w:rPr>
        <w:t xml:space="preserve">Healing Homosexuality: Case Stories of Reparative Therapy </w:t>
      </w:r>
      <w:r w:rsidRPr="00CC3CDE">
        <w:rPr>
          <w:rFonts w:ascii="Cambria" w:hAnsi="Cambria"/>
          <w:noProof/>
        </w:rPr>
        <w:t>Northvale, NJ, Jason Aronson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Scasta, D. L. (2002). "John E Fryer, MD, and the Dr. H. Anonymous Episode." </w:t>
      </w:r>
      <w:r w:rsidRPr="00CC3CDE">
        <w:rPr>
          <w:rFonts w:ascii="Cambria" w:hAnsi="Cambria"/>
          <w:noProof/>
          <w:u w:val="single"/>
        </w:rPr>
        <w:t>Journal of Gay &amp; Lesbian Psychotherapy</w:t>
      </w:r>
      <w:r w:rsidRPr="00CC3CDE">
        <w:rPr>
          <w:rFonts w:ascii="Cambria" w:hAnsi="Cambria"/>
          <w:noProof/>
        </w:rPr>
        <w:t xml:space="preserve"> </w:t>
      </w:r>
      <w:r w:rsidRPr="00CC3CDE">
        <w:rPr>
          <w:rFonts w:ascii="Cambria" w:hAnsi="Cambria"/>
          <w:b/>
          <w:noProof/>
        </w:rPr>
        <w:t>6</w:t>
      </w:r>
      <w:r w:rsidRPr="00CC3CDE">
        <w:rPr>
          <w:rFonts w:ascii="Cambria" w:hAnsi="Cambria"/>
          <w:noProof/>
        </w:rPr>
        <w:t>(4): 73-84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Sheehy, N., A. J. Chapman, et al. (1997). </w:t>
      </w:r>
      <w:r w:rsidRPr="00CC3CDE">
        <w:rPr>
          <w:rFonts w:ascii="Cambria" w:hAnsi="Cambria"/>
          <w:noProof/>
          <w:u w:val="single"/>
        </w:rPr>
        <w:t>Biographical dictionary of psychology</w:t>
      </w:r>
      <w:r w:rsidRPr="00CC3CDE">
        <w:rPr>
          <w:rFonts w:ascii="Cambria" w:hAnsi="Cambria"/>
          <w:noProof/>
        </w:rPr>
        <w:t>. London ; New York, Routledge Reference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Socarides, C. W. (1963). "Review of Homosexuality. A Psychoanalytic Study : By Irving Bieber, et al. New York: Basic Books, Inc. 1962. 358 pp." </w:t>
      </w:r>
      <w:r w:rsidRPr="00CC3CDE">
        <w:rPr>
          <w:rFonts w:ascii="Cambria" w:hAnsi="Cambria"/>
          <w:noProof/>
          <w:u w:val="single"/>
        </w:rPr>
        <w:t>Psychoanalytic Quarterly</w:t>
      </w:r>
      <w:r w:rsidRPr="00CC3CDE">
        <w:rPr>
          <w:rFonts w:ascii="Cambria" w:hAnsi="Cambria"/>
          <w:noProof/>
        </w:rPr>
        <w:t xml:space="preserve"> </w:t>
      </w:r>
      <w:r w:rsidRPr="00CC3CDE">
        <w:rPr>
          <w:rFonts w:ascii="Cambria" w:hAnsi="Cambria"/>
          <w:b/>
          <w:noProof/>
        </w:rPr>
        <w:t>32</w:t>
      </w:r>
      <w:r w:rsidRPr="00CC3CDE">
        <w:rPr>
          <w:rFonts w:ascii="Cambria" w:hAnsi="Cambria"/>
          <w:noProof/>
        </w:rPr>
        <w:t>: 111-114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Society of Medical, P. and I. Bieber (1962). </w:t>
      </w:r>
      <w:r w:rsidRPr="00CC3CDE">
        <w:rPr>
          <w:rFonts w:ascii="Cambria" w:hAnsi="Cambria"/>
          <w:noProof/>
          <w:u w:val="single"/>
        </w:rPr>
        <w:t>Homosexuality; a psychoanalytic study</w:t>
      </w:r>
      <w:r w:rsidRPr="00CC3CDE">
        <w:rPr>
          <w:rFonts w:ascii="Cambria" w:hAnsi="Cambria"/>
          <w:noProof/>
        </w:rPr>
        <w:t>. New York, Basic Books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Spitzer, R. (1981). "The diagnostic status of homosexuality in DSM-III: a reformulation of the issues." </w:t>
      </w:r>
      <w:r w:rsidRPr="00CC3CDE">
        <w:rPr>
          <w:rFonts w:ascii="Cambria" w:hAnsi="Cambria"/>
          <w:noProof/>
          <w:u w:val="single"/>
        </w:rPr>
        <w:t>American Journal of Psychiatry</w:t>
      </w:r>
      <w:r w:rsidRPr="00CC3CDE">
        <w:rPr>
          <w:rFonts w:ascii="Cambria" w:hAnsi="Cambria"/>
          <w:noProof/>
        </w:rPr>
        <w:t xml:space="preserve"> </w:t>
      </w:r>
      <w:r w:rsidRPr="00CC3CDE">
        <w:rPr>
          <w:rFonts w:ascii="Cambria" w:hAnsi="Cambria"/>
          <w:b/>
          <w:noProof/>
        </w:rPr>
        <w:t>138</w:t>
      </w:r>
      <w:r w:rsidRPr="00CC3CDE">
        <w:rPr>
          <w:rFonts w:ascii="Cambria" w:hAnsi="Cambria"/>
          <w:noProof/>
        </w:rPr>
        <w:t>: 210-215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  <w:t xml:space="preserve">In 1973 homosexuality per se was removed from the DSM-II classification of mental disorders and replaced by the category Sexual Orientation Disturbance. This represented a compromise between the view that preferential homosexuality is invariably a mental disorder and the view that it is merely a normal sexual variant. While the 1973 DSM-II controversy was highly public, more recently a related but less public controversy involved what became the DSM-III category of Ego-dystonic Homosexuality. The author presents the DSM-III controversy and a reformulation of the issues involved in the diagnostic status of homosexuality. He argues that what is at issue is a value judgment about heterosexuality, rather than a factual dispute about homosexuality. </w:t>
      </w:r>
    </w:p>
    <w:p w:rsidR="00CC3CDE" w:rsidRPr="00CC3CDE" w:rsidRDefault="00CC3CDE" w:rsidP="00CC3CDE">
      <w:pPr>
        <w:rPr>
          <w:rFonts w:ascii="Cambria" w:hAnsi="Cambria"/>
          <w:noProof/>
        </w:rPr>
      </w:pP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Spitzer, R. L. and American Psychiatric Association. (1981). </w:t>
      </w:r>
      <w:r w:rsidRPr="00CC3CDE">
        <w:rPr>
          <w:rFonts w:ascii="Cambria" w:hAnsi="Cambria"/>
          <w:noProof/>
          <w:u w:val="single"/>
        </w:rPr>
        <w:t>DSM-III case book : a learning companion to the Diagnostic and statistical manual of mental disorders (third edition)</w:t>
      </w:r>
      <w:r w:rsidRPr="00CC3CDE">
        <w:rPr>
          <w:rFonts w:ascii="Cambria" w:hAnsi="Cambria"/>
          <w:noProof/>
        </w:rPr>
        <w:t>. Washington, D.C., American Psychiatric Association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Spitzer, R. L. and J. Endicott (1978). Medical and Mental Disorder: Proposed Definition and Criteria. </w:t>
      </w:r>
      <w:r w:rsidRPr="00CC3CDE">
        <w:rPr>
          <w:rFonts w:ascii="Cambria" w:hAnsi="Cambria"/>
          <w:noProof/>
          <w:u w:val="single"/>
        </w:rPr>
        <w:t>Critical Issues in Psychiatric Diagnosis</w:t>
      </w:r>
      <w:r w:rsidRPr="00CC3CDE">
        <w:rPr>
          <w:rFonts w:ascii="Cambria" w:hAnsi="Cambria"/>
          <w:noProof/>
        </w:rPr>
        <w:t>. R. L. Spitzer and D. F. Klein. New York, Raven Press</w:t>
      </w:r>
      <w:r w:rsidRPr="00CC3CDE">
        <w:rPr>
          <w:rFonts w:ascii="Cambria" w:hAnsi="Cambria"/>
          <w:b/>
          <w:noProof/>
        </w:rPr>
        <w:t xml:space="preserve">: </w:t>
      </w:r>
      <w:r w:rsidRPr="00CC3CDE">
        <w:rPr>
          <w:rFonts w:ascii="Cambria" w:hAnsi="Cambria"/>
          <w:noProof/>
        </w:rPr>
        <w:t>15-40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Pr="00CC3CDE" w:rsidRDefault="00CC3CDE" w:rsidP="00CC3CDE">
      <w:pPr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 xml:space="preserve">Zusne, L. (1984). </w:t>
      </w:r>
      <w:r w:rsidRPr="00CC3CDE">
        <w:rPr>
          <w:rFonts w:ascii="Cambria" w:hAnsi="Cambria"/>
          <w:noProof/>
          <w:u w:val="single"/>
        </w:rPr>
        <w:t>Biographical dictionary of psychology</w:t>
      </w:r>
      <w:r w:rsidRPr="00CC3CDE">
        <w:rPr>
          <w:rFonts w:ascii="Cambria" w:hAnsi="Cambria"/>
          <w:noProof/>
        </w:rPr>
        <w:t>, Greenwood Press.</w:t>
      </w:r>
    </w:p>
    <w:p w:rsidR="00CC3CDE" w:rsidRPr="00CC3CDE" w:rsidRDefault="00CC3CDE" w:rsidP="00CC3CDE">
      <w:pPr>
        <w:ind w:left="720" w:hanging="720"/>
        <w:rPr>
          <w:rFonts w:ascii="Cambria" w:hAnsi="Cambria"/>
          <w:noProof/>
        </w:rPr>
      </w:pPr>
      <w:r w:rsidRPr="00CC3CDE">
        <w:rPr>
          <w:rFonts w:ascii="Cambria" w:hAnsi="Cambria"/>
          <w:noProof/>
        </w:rPr>
        <w:tab/>
      </w:r>
    </w:p>
    <w:p w:rsidR="00CC3CDE" w:rsidRDefault="00CC3CDE" w:rsidP="00CC3CDE">
      <w:pPr>
        <w:ind w:left="720" w:hanging="720"/>
        <w:rPr>
          <w:rFonts w:ascii="Cambria" w:hAnsi="Cambria"/>
          <w:noProof/>
        </w:rPr>
      </w:pPr>
    </w:p>
    <w:p w:rsidR="00333C4A" w:rsidRDefault="00333C4A">
      <w:r>
        <w:fldChar w:fldCharType="end"/>
      </w:r>
      <w:r>
        <w:t>+ Gold, Ron ‘Three Stories of Gay Liberation’</w:t>
      </w:r>
    </w:p>
    <w:p w:rsidR="00636671" w:rsidRDefault="00CC3CDE">
      <w:r>
        <w:fldChar w:fldCharType="begin">
          <w:fldData xml:space="preserve">PEVuZE5vdGU+PENpdGU+PEF1dGhvcj5Tb2NpZXR5IG9mIE1lZGljYWw8L0F1dGhvcj48WWVhcj4x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Tb2NpZXR5IG9mIE1lZGljYWw8L0F1dGhvcj48WWVhcj4x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ieber 1962; Society of Medical and Bieber 1962; Socarides 1963; Moor 2002)</w:t>
      </w:r>
      <w:r>
        <w:fldChar w:fldCharType="end"/>
      </w:r>
    </w:p>
    <w:sectPr w:rsidR="00636671" w:rsidSect="00B61AD9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APA1970s.enl&lt;/item&gt;&lt;/Libraries&gt;&lt;/ENLibraries&gt;"/>
  </w:docVars>
  <w:rsids>
    <w:rsidRoot w:val="00333C4A"/>
    <w:rsid w:val="00333C4A"/>
    <w:rsid w:val="00CC3CDE"/>
  </w:rsids>
  <m:mathPr>
    <m:mathFont m:val="Book Antiqua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6671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333C4A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theme" Target="theme/theme1.xml"/><Relationship Id="rId4" Type="http://schemas.openxmlformats.org/officeDocument/2006/relationships/hyperlink" Target="http://www.oism.info/en/society/social_control/dr_anonymous_apa_speech_1972.htm" TargetMode="Externa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29</Words>
  <Characters>2448</Characters>
  <Application>Microsoft Macintosh Word</Application>
  <DocSecurity>0</DocSecurity>
  <Lines>20</Lines>
  <Paragraphs>4</Paragraphs>
  <ScaleCrop>false</ScaleCrop>
  <Company>McDaniel College</Company>
  <LinksUpToDate>false</LinksUpToDate>
  <CharactersWithSpaces>30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Mathews</dc:creator>
  <cp:keywords/>
  <cp:lastModifiedBy>Christine Mathews</cp:lastModifiedBy>
  <cp:revision>2</cp:revision>
  <dcterms:created xsi:type="dcterms:W3CDTF">2009-09-25T16:55:00Z</dcterms:created>
  <dcterms:modified xsi:type="dcterms:W3CDTF">2009-09-25T16:58:00Z</dcterms:modified>
</cp:coreProperties>
</file>